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101306DE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bookmarkStart w:id="0" w:name="_GoBack"/>
      <w:bookmarkEnd w:id="0"/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</w:t>
      </w:r>
      <w:r w:rsidR="000F4F9D">
        <w:rPr>
          <w:rFonts w:ascii="Garamond" w:hAnsi="Garamond" w:cs="Times New Roman"/>
          <w:b/>
          <w:sz w:val="26"/>
          <w:szCs w:val="26"/>
        </w:rPr>
        <w:t>-</w:t>
      </w:r>
      <w:r w:rsidR="00B63AD7">
        <w:rPr>
          <w:rFonts w:ascii="Garamond" w:hAnsi="Garamond" w:cs="Times New Roman"/>
          <w:b/>
          <w:sz w:val="26"/>
          <w:szCs w:val="26"/>
        </w:rPr>
        <w:t>of</w:t>
      </w:r>
      <w:r w:rsidR="000F4F9D">
        <w:rPr>
          <w:rFonts w:ascii="Garamond" w:hAnsi="Garamond" w:cs="Times New Roman"/>
          <w:b/>
          <w:sz w:val="26"/>
          <w:szCs w:val="26"/>
        </w:rPr>
        <w:t>-</w:t>
      </w:r>
      <w:r w:rsidR="00B63AD7">
        <w:rPr>
          <w:rFonts w:ascii="Garamond" w:hAnsi="Garamond" w:cs="Times New Roman"/>
          <w:b/>
          <w:sz w:val="26"/>
          <w:szCs w:val="26"/>
        </w:rPr>
        <w:t>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B8866D7" w14:textId="50EA5F2F" w:rsidR="00B2008A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2B7B0B">
        <w:rPr>
          <w:rFonts w:ascii="Garamond" w:hAnsi="Garamond" w:cs="Times New Roman"/>
          <w:sz w:val="26"/>
          <w:szCs w:val="26"/>
          <w:vertAlign w:val="superscript"/>
        </w:rPr>
        <w:t>,b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4A526AFC" w14:textId="77777777" w:rsidR="00387910" w:rsidRPr="00B2566E" w:rsidRDefault="00387910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921EF6" w:rsidRDefault="0040762C" w:rsidP="0040762C">
      <w:pPr>
        <w:rPr>
          <w:rFonts w:ascii="Garamond" w:hAnsi="Garamond" w:cstheme="minorHAnsi"/>
          <w:sz w:val="26"/>
          <w:szCs w:val="26"/>
          <w:lang w:val="da-DK"/>
        </w:rPr>
      </w:pPr>
      <w:r w:rsidRPr="00921EF6">
        <w:rPr>
          <w:rFonts w:ascii="Garamond" w:hAnsi="Garamond" w:cstheme="minorHAnsi"/>
          <w:sz w:val="26"/>
          <w:szCs w:val="26"/>
          <w:lang w:val="da-DK"/>
        </w:rPr>
        <w:t xml:space="preserve">T: </w:t>
      </w:r>
      <w:hyperlink r:id="rId8" w:history="1">
        <w:r w:rsidRPr="00921EF6">
          <w:rPr>
            <w:rFonts w:ascii="Garamond" w:hAnsi="Garamond" w:cstheme="minorHAnsi"/>
            <w:sz w:val="26"/>
            <w:szCs w:val="26"/>
            <w:lang w:val="da-DK"/>
          </w:rPr>
          <w:t xml:space="preserve">+45 65509416 </w:t>
        </w:r>
      </w:hyperlink>
    </w:p>
    <w:p w14:paraId="158F2414" w14:textId="7868558E" w:rsidR="0076306F" w:rsidRPr="00921EF6" w:rsidRDefault="002F4A50" w:rsidP="0076306F">
      <w:pPr>
        <w:rPr>
          <w:rFonts w:ascii="Garamond" w:hAnsi="Garamond" w:cstheme="minorHAnsi"/>
          <w:sz w:val="26"/>
          <w:szCs w:val="26"/>
          <w:lang w:val="da-DK"/>
        </w:rPr>
      </w:pPr>
      <w:hyperlink r:id="rId9" w:history="1">
        <w:r w:rsidR="0076306F" w:rsidRPr="00921EF6">
          <w:rPr>
            <w:rStyle w:val="Hyperlink"/>
            <w:rFonts w:ascii="Garamond" w:hAnsi="Garamond" w:cstheme="minorHAnsi"/>
            <w:sz w:val="26"/>
            <w:szCs w:val="26"/>
            <w:lang w:val="da-DK"/>
          </w:rPr>
          <w:t>jmaburto@health.sdu.dk</w:t>
        </w:r>
      </w:hyperlink>
    </w:p>
    <w:p w14:paraId="24BBB3B7" w14:textId="1892B167" w:rsidR="0076306F" w:rsidRPr="00921EF6" w:rsidRDefault="0076306F" w:rsidP="00FB05AD">
      <w:pPr>
        <w:rPr>
          <w:rFonts w:ascii="Garamond" w:hAnsi="Garamond" w:cs="Times New Roman"/>
          <w:b/>
          <w:sz w:val="26"/>
          <w:szCs w:val="26"/>
          <w:lang w:val="da-DK"/>
        </w:rPr>
      </w:pPr>
    </w:p>
    <w:p w14:paraId="4EAC80E7" w14:textId="48EBB3B6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  <w:lang w:val="da-DK"/>
        </w:rPr>
      </w:pPr>
      <w:r w:rsidRPr="00921EF6">
        <w:rPr>
          <w:rFonts w:ascii="Garamond" w:hAnsi="Garamond" w:cs="Times New Roman"/>
          <w:b/>
          <w:sz w:val="26"/>
          <w:szCs w:val="26"/>
          <w:lang w:val="da-DK"/>
        </w:rPr>
        <w:t>Email addresses:</w:t>
      </w:r>
    </w:p>
    <w:p w14:paraId="155A30B3" w14:textId="38A0303D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  <w:lang w:val="da-DK"/>
        </w:rPr>
        <w:t>JMA</w:t>
      </w:r>
      <w:r w:rsidRPr="00921EF6">
        <w:rPr>
          <w:rFonts w:ascii="Garamond" w:hAnsi="Garamond" w:cs="Times New Roman"/>
          <w:b/>
          <w:sz w:val="26"/>
          <w:szCs w:val="26"/>
          <w:lang w:val="da-DK"/>
        </w:rPr>
        <w:t xml:space="preserve">: </w:t>
      </w:r>
      <w:hyperlink r:id="rId10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 w:rsidRPr="00921EF6"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</w:rPr>
        <w:t>MW</w:t>
      </w:r>
      <w:r w:rsidRPr="00921EF6"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</w:rPr>
        <w:t>AvR</w:t>
      </w:r>
      <w:r w:rsidRPr="00921EF6"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5332C050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</w:t>
      </w:r>
      <w:r w:rsidR="00EC587E">
        <w:rPr>
          <w:rFonts w:ascii="Garamond" w:hAnsi="Garamond" w:cs="Times New Roman"/>
          <w:sz w:val="26"/>
          <w:szCs w:val="26"/>
        </w:rPr>
        <w:t>cancer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2C6D12CC" w:rsidR="00462F69" w:rsidRPr="00EE2C80" w:rsidRDefault="00387910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3265</w:t>
      </w:r>
    </w:p>
    <w:p w14:paraId="1C3932F8" w14:textId="4630F3BB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58652EFB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349371D0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>Life expectancy</w:t>
      </w:r>
      <w:r w:rsidR="005E6C4A">
        <w:rPr>
          <w:rFonts w:ascii="Garamond" w:hAnsi="Garamond" w:cs="Times New Roman"/>
          <w:sz w:val="26"/>
          <w:szCs w:val="26"/>
        </w:rPr>
        <w:t xml:space="preserve"> at birth</w:t>
      </w:r>
      <w:r w:rsidRPr="0000584A">
        <w:rPr>
          <w:rFonts w:ascii="Garamond" w:hAnsi="Garamond" w:cs="Times New Roman"/>
          <w:sz w:val="26"/>
          <w:szCs w:val="26"/>
        </w:rPr>
        <w:t xml:space="preserve"> is</w:t>
      </w:r>
      <w:r w:rsidR="005E6C4A">
        <w:rPr>
          <w:rFonts w:ascii="Garamond" w:hAnsi="Garamond" w:cs="Times New Roman"/>
          <w:sz w:val="26"/>
          <w:szCs w:val="26"/>
        </w:rPr>
        <w:t xml:space="preserve"> one of</w:t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r w:rsidR="005E6C4A">
        <w:rPr>
          <w:rFonts w:ascii="Garamond" w:hAnsi="Garamond" w:cs="Times New Roman"/>
          <w:sz w:val="26"/>
          <w:szCs w:val="26"/>
        </w:rPr>
        <w:t>s</w:t>
      </w:r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2C1147">
        <w:rPr>
          <w:rFonts w:ascii="Garamond" w:hAnsi="Garamond" w:cs="Times New Roman"/>
          <w:sz w:val="26"/>
          <w:szCs w:val="26"/>
        </w:rPr>
        <w:t xml:space="preserve">It represents the average age at death if everyone experienced the prevailing death rates throughout their lifetime. </w:t>
      </w:r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r w:rsidR="002C1147">
        <w:rPr>
          <w:rFonts w:ascii="Garamond" w:hAnsi="Garamond" w:cs="Times New Roman"/>
          <w:sz w:val="26"/>
          <w:szCs w:val="26"/>
        </w:rPr>
        <w:t xml:space="preserve"> (i.e. the variation in ages at death) which is also known as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27DCC57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</w:t>
      </w:r>
      <w:r w:rsidR="00A8386A">
        <w:rPr>
          <w:rFonts w:ascii="Garamond" w:hAnsi="Garamond" w:cs="Times New Roman"/>
          <w:sz w:val="26"/>
          <w:szCs w:val="26"/>
        </w:rPr>
        <w:lastRenderedPageBreak/>
        <w:t>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known contributor</w:t>
      </w:r>
      <w:r w:rsidR="00CF752A">
        <w:rPr>
          <w:rFonts w:ascii="Garamond" w:hAnsi="Garamond" w:cs="Times New Roman"/>
          <w:sz w:val="26"/>
          <w:szCs w:val="26"/>
        </w:rPr>
        <w:t>s</w:t>
      </w:r>
      <w:r w:rsidR="00A8386A">
        <w:rPr>
          <w:rFonts w:ascii="Garamond" w:hAnsi="Garamond" w:cs="Times New Roman"/>
          <w:sz w:val="26"/>
          <w:szCs w:val="26"/>
        </w:rPr>
        <w:t xml:space="preserve">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</w:t>
      </w:r>
      <w:r w:rsidR="002B7B0B">
        <w:rPr>
          <w:rFonts w:ascii="Garamond" w:hAnsi="Garamond" w:cs="Times New Roman"/>
          <w:sz w:val="26"/>
          <w:szCs w:val="26"/>
        </w:rPr>
        <w:t>s</w:t>
      </w:r>
      <w:r w:rsidR="006B327A">
        <w:rPr>
          <w:rFonts w:ascii="Garamond" w:hAnsi="Garamond" w:cs="Times New Roman"/>
          <w:sz w:val="26"/>
          <w:szCs w:val="26"/>
        </w:rPr>
        <w:t xml:space="preserve">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 xml:space="preserve">differences </w:t>
      </w:r>
      <w:r w:rsidR="007D00A4">
        <w:rPr>
          <w:rFonts w:ascii="Garamond" w:hAnsi="Garamond" w:cs="Times New Roman"/>
          <w:sz w:val="26"/>
          <w:szCs w:val="26"/>
        </w:rPr>
        <w:t xml:space="preserve">are </w:t>
      </w:r>
      <w:r w:rsidR="000801DC">
        <w:rPr>
          <w:rFonts w:ascii="Garamond" w:hAnsi="Garamond" w:cs="Times New Roman"/>
          <w:sz w:val="26"/>
          <w:szCs w:val="26"/>
        </w:rPr>
        <w:t>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69E18F9A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r w:rsidR="002761C4">
        <w:rPr>
          <w:rFonts w:ascii="Garamond" w:hAnsi="Garamond" w:cs="Times New Roman"/>
          <w:sz w:val="26"/>
          <w:szCs w:val="26"/>
        </w:rPr>
        <w:t>Sweden</w:t>
      </w:r>
      <w:r>
        <w:rPr>
          <w:rFonts w:ascii="Garamond" w:hAnsi="Garamond" w:cs="Times New Roman"/>
          <w:sz w:val="26"/>
          <w:szCs w:val="26"/>
        </w:rPr>
        <w:t>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</w:t>
      </w:r>
      <w:r w:rsidR="00CF752A">
        <w:rPr>
          <w:rFonts w:ascii="Garamond" w:hAnsi="Garamond" w:cs="Times New Roman"/>
          <w:sz w:val="26"/>
          <w:szCs w:val="26"/>
        </w:rPr>
        <w:t xml:space="preserve">two </w:t>
      </w:r>
      <w:r w:rsidR="00A8386A">
        <w:rPr>
          <w:rFonts w:ascii="Garamond" w:hAnsi="Garamond" w:cs="Times New Roman"/>
          <w:sz w:val="26"/>
          <w:szCs w:val="26"/>
        </w:rPr>
        <w:t xml:space="preserve">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37536C12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 xml:space="preserve">lative to Sweden </w:t>
      </w:r>
      <w:r w:rsidR="00F107EC">
        <w:rPr>
          <w:rFonts w:ascii="Garamond" w:hAnsi="Garamond" w:cs="Times New Roman"/>
          <w:sz w:val="26"/>
          <w:szCs w:val="26"/>
        </w:rPr>
        <w:t>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46F77E5E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>
        <w:rPr>
          <w:rFonts w:ascii="Garamond" w:hAnsi="Garamond" w:cs="Times New Roman"/>
          <w:sz w:val="26"/>
          <w:szCs w:val="26"/>
        </w:rPr>
        <w:t xml:space="preserve"> Sweden to make a cause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lastRenderedPageBreak/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1D6ED597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 Sweden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6D33B98D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</w:t>
      </w:r>
      <w:r w:rsidR="007D00A4">
        <w:rPr>
          <w:rFonts w:ascii="Garamond" w:hAnsi="Garamond" w:cs="Times New Roman"/>
          <w:sz w:val="26"/>
          <w:szCs w:val="26"/>
        </w:rPr>
        <w:t>to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</w:t>
      </w:r>
      <w:r w:rsidR="00320ADC">
        <w:rPr>
          <w:rFonts w:ascii="Garamond" w:hAnsi="Garamond" w:cs="Times New Roman"/>
          <w:sz w:val="26"/>
          <w:szCs w:val="26"/>
        </w:rPr>
        <w:lastRenderedPageBreak/>
        <w:t>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</w:t>
      </w:r>
      <w:r w:rsidR="007D00A4">
        <w:rPr>
          <w:rFonts w:ascii="Garamond" w:hAnsi="Garamond" w:cs="Times New Roman"/>
          <w:sz w:val="26"/>
          <w:szCs w:val="26"/>
        </w:rPr>
        <w:t xml:space="preserve">to be </w:t>
      </w:r>
      <w:r w:rsidR="005E6C4A">
        <w:rPr>
          <w:rFonts w:ascii="Garamond" w:hAnsi="Garamond" w:cs="Times New Roman"/>
          <w:sz w:val="26"/>
          <w:szCs w:val="26"/>
        </w:rPr>
        <w:t xml:space="preserve">consistent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>We also checked for discontinuities in death counts for each of the seven cause</w:t>
      </w:r>
      <w:r w:rsidR="005E6C4A">
        <w:rPr>
          <w:rFonts w:ascii="Garamond" w:hAnsi="Garamond" w:cs="Times New Roman"/>
          <w:sz w:val="26"/>
          <w:szCs w:val="26"/>
        </w:rPr>
        <w:t>-of-death</w:t>
      </w:r>
      <w:r w:rsidR="00893C2F">
        <w:rPr>
          <w:rFonts w:ascii="Garamond" w:hAnsi="Garamond" w:cs="Times New Roman"/>
          <w:sz w:val="26"/>
          <w:szCs w:val="26"/>
        </w:rPr>
        <w:t xml:space="preserve"> </w:t>
      </w:r>
      <w:r w:rsidR="005E6C4A">
        <w:rPr>
          <w:rFonts w:ascii="Garamond" w:hAnsi="Garamond" w:cs="Times New Roman"/>
          <w:sz w:val="26"/>
          <w:szCs w:val="26"/>
        </w:rPr>
        <w:t xml:space="preserve"> groups </w:t>
      </w:r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 2)</w:t>
      </w:r>
      <w:r w:rsidR="00893C2F">
        <w:rPr>
          <w:rFonts w:ascii="Garamond" w:hAnsi="Garamond" w:cs="Times New Roman"/>
          <w:sz w:val="26"/>
          <w:szCs w:val="26"/>
        </w:rPr>
        <w:t>.</w:t>
      </w:r>
      <w:r w:rsidR="005E6C4A">
        <w:rPr>
          <w:rFonts w:ascii="Garamond" w:hAnsi="Garamond" w:cs="Times New Roman"/>
          <w:sz w:val="26"/>
          <w:szCs w:val="26"/>
        </w:rPr>
        <w:t xml:space="preserve"> </w:t>
      </w:r>
      <w:r w:rsidR="007D00A4">
        <w:rPr>
          <w:rFonts w:ascii="Garamond" w:hAnsi="Garamond" w:cs="Times New Roman"/>
          <w:sz w:val="26"/>
          <w:szCs w:val="26"/>
        </w:rPr>
        <w:t xml:space="preserve">There were no major breaks at years </w:t>
      </w:r>
      <w:r w:rsidR="005E6C4A">
        <w:rPr>
          <w:rFonts w:ascii="Garamond" w:hAnsi="Garamond" w:cs="Times New Roman"/>
          <w:sz w:val="26"/>
          <w:szCs w:val="26"/>
        </w:rPr>
        <w:t>when ICD versions changed, indicat</w:t>
      </w:r>
      <w:r w:rsidR="007D00A4">
        <w:rPr>
          <w:rFonts w:ascii="Garamond" w:hAnsi="Garamond" w:cs="Times New Roman"/>
          <w:sz w:val="26"/>
          <w:szCs w:val="26"/>
        </w:rPr>
        <w:t>ing that cause-specific mortality changes were real and not attributable to</w:t>
      </w:r>
      <w:r w:rsidR="005E6C4A">
        <w:rPr>
          <w:rFonts w:ascii="Garamond" w:hAnsi="Garamond" w:cs="Times New Roman"/>
          <w:sz w:val="26"/>
          <w:szCs w:val="26"/>
        </w:rPr>
        <w:t xml:space="preserve"> </w:t>
      </w:r>
      <w:r w:rsidR="007D00A4">
        <w:rPr>
          <w:rFonts w:ascii="Garamond" w:hAnsi="Garamond" w:cs="Times New Roman"/>
          <w:sz w:val="26"/>
          <w:szCs w:val="26"/>
        </w:rPr>
        <w:t xml:space="preserve">inconsistencies in </w:t>
      </w:r>
      <w:r w:rsidR="005E6C4A">
        <w:rPr>
          <w:rFonts w:ascii="Garamond" w:hAnsi="Garamond" w:cs="Times New Roman"/>
          <w:sz w:val="26"/>
          <w:szCs w:val="26"/>
        </w:rPr>
        <w:t>coding practice</w:t>
      </w:r>
      <w:r w:rsidR="007753F1">
        <w:rPr>
          <w:rFonts w:ascii="Garamond" w:hAnsi="Garamond" w:cs="Times New Roman"/>
          <w:sz w:val="26"/>
          <w:szCs w:val="26"/>
        </w:rPr>
        <w:t>.</w:t>
      </w:r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73960FF4" w:rsidR="00C068A9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eastAsiaTheme="minorEastAsia" w:hAnsi="Garamond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CoV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</w:t>
      </w:r>
      <w:r w:rsidR="006E3437">
        <w:rPr>
          <w:rFonts w:ascii="Garamond" w:hAnsi="Garamond" w:cs="Times New Roman"/>
          <w:sz w:val="26"/>
          <w:szCs w:val="26"/>
        </w:rPr>
        <w:t>2</w:t>
      </w:r>
      <w:r w:rsidR="003909D5">
        <w:rPr>
          <w:rFonts w:ascii="Garamond" w:hAnsi="Garamond" w:cs="Times New Roman"/>
          <w:sz w:val="26"/>
          <w:szCs w:val="26"/>
        </w:rPr>
        <w:t xml:space="preserve">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</w:t>
      </w:r>
      <w:r w:rsidR="008C672A">
        <w:rPr>
          <w:rFonts w:ascii="Garamond" w:eastAsiaTheme="minorEastAsia" w:hAnsi="Garamond"/>
          <w:sz w:val="26"/>
          <w:szCs w:val="26"/>
        </w:rPr>
        <w:t>of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CoV) were calculated for Denmark and Sweden throughout 1960-2014.</w:t>
      </w:r>
    </w:p>
    <w:p w14:paraId="6DAA8EE5" w14:textId="026E0451" w:rsidR="001103D8" w:rsidRPr="00043977" w:rsidRDefault="001103D8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eastAsiaTheme="minorEastAsia" w:hAnsi="Garamond"/>
          <w:sz w:val="26"/>
          <w:szCs w:val="26"/>
        </w:rPr>
        <w:t>A  particular attribute of lifespan inequality indicators is the threshold age that separates the ‘young-age component’, also called premature mortality, from the ‘old-age component’.</w:t>
      </w:r>
      <w:r>
        <w:rPr>
          <w:rFonts w:ascii="Garamond" w:eastAsiaTheme="minorEastAsia" w:hAnsi="Garamond"/>
          <w:sz w:val="26"/>
          <w:szCs w:val="26"/>
        </w:rPr>
        <w:fldChar w:fldCharType="begin"/>
      </w:r>
      <w:r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Brønnum-Hansen&lt;/Author&gt;&lt;Year&gt;2017&lt;/Year&gt;&lt;RecNum&gt;121&lt;/RecNum&gt;&lt;DisplayText&gt;(8)&lt;/DisplayText&gt;&lt;record&gt;&lt;rec-number&gt;121&lt;/rec-number&gt;&lt;foreign-keys&gt;&lt;key app="EN" db-id="pdtewsetrssszaepssypw0pjxx5d29tdt2d9" timestamp="1499432312"&gt;121&lt;/key&gt;&lt;/foreign-keys&gt;&lt;ref-type name="Journal Article"&gt;17&lt;/ref-type&gt;&lt;contributors&gt;&lt;authors&gt;&lt;author&gt;Brønnum-Hansen, Henrik&lt;/author&gt;&lt;/authors&gt;&lt;/contributors&gt;&lt;titles&gt;&lt;title&gt;Socially disparate trends in lifespan variation: a trend study on income and mortality based on nationwide Danish register data&lt;/title&gt;&lt;secondary-title&gt;BMJ open&lt;/secondary-title&gt;&lt;/titles&gt;&lt;periodical&gt;&lt;full-title&gt;BMJ open&lt;/full-title&gt;&lt;/periodical&gt;&lt;pages&gt;e014489&lt;/pages&gt;&lt;volume&gt;7&lt;/volume&gt;&lt;number&gt;5&lt;/number&gt;&lt;dates&gt;&lt;year&gt;2017&lt;/year&gt;&lt;/dates&gt;&lt;isbn&gt;2044-6055&lt;/isbn&gt;&lt;urls&gt;&lt;/urls&gt;&lt;/record&gt;&lt;/Cite&gt;&lt;/EndNote&gt;</w:instrText>
      </w:r>
      <w:r>
        <w:rPr>
          <w:rFonts w:ascii="Garamond" w:eastAsiaTheme="minorEastAsia" w:hAnsi="Garamond"/>
          <w:sz w:val="26"/>
          <w:szCs w:val="26"/>
        </w:rPr>
        <w:fldChar w:fldCharType="separate"/>
      </w:r>
      <w:r>
        <w:rPr>
          <w:rFonts w:ascii="Garamond" w:eastAsiaTheme="minorEastAsia" w:hAnsi="Garamond"/>
          <w:noProof/>
          <w:sz w:val="26"/>
          <w:szCs w:val="26"/>
        </w:rPr>
        <w:t>(8)</w:t>
      </w:r>
      <w:r>
        <w:rPr>
          <w:rFonts w:ascii="Garamond" w:eastAsiaTheme="minorEastAsia" w:hAnsi="Garamond"/>
          <w:sz w:val="26"/>
          <w:szCs w:val="26"/>
        </w:rPr>
        <w:fldChar w:fldCharType="end"/>
      </w:r>
      <w:r>
        <w:rPr>
          <w:rFonts w:ascii="Garamond" w:eastAsiaTheme="minorEastAsia" w:hAnsi="Garamond"/>
          <w:sz w:val="26"/>
          <w:szCs w:val="26"/>
        </w:rPr>
        <w:t xml:space="preserve"> </w:t>
      </w:r>
      <w:r w:rsidR="008C672A">
        <w:rPr>
          <w:rFonts w:ascii="Garamond" w:eastAsiaTheme="minorEastAsia" w:hAnsi="Garamond"/>
          <w:sz w:val="26"/>
          <w:szCs w:val="26"/>
        </w:rPr>
        <w:t>S</w:t>
      </w:r>
      <w:r>
        <w:rPr>
          <w:rFonts w:ascii="Garamond" w:eastAsiaTheme="minorEastAsia" w:hAnsi="Garamond"/>
          <w:sz w:val="26"/>
          <w:szCs w:val="26"/>
        </w:rPr>
        <w:t>aving lives at any age result in increasing life expectancy. For lifespan inequality, improvements below the threshold age decreases inequality, while improvements above increase lifespan inequality.</w:t>
      </w:r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>Decomposition techniques</w:t>
      </w:r>
    </w:p>
    <w:p w14:paraId="1E4C83F9" w14:textId="1BD9101A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r w:rsidR="00BC5249">
        <w:rPr>
          <w:rFonts w:ascii="Garamond" w:hAnsi="Garamond" w:cs="Times New Roman"/>
          <w:iCs/>
          <w:sz w:val="26"/>
          <w:szCs w:val="26"/>
        </w:rPr>
        <w:t>life expectancy</w:t>
      </w:r>
      <w:r w:rsidR="00BC5249" w:rsidRPr="00B2566E">
        <w:rPr>
          <w:rFonts w:ascii="Garamond" w:hAnsi="Garamond" w:cs="Times New Roman"/>
          <w:iCs/>
          <w:sz w:val="26"/>
          <w:szCs w:val="26"/>
        </w:rPr>
        <w:t xml:space="preserve"> </w:t>
      </w:r>
      <w:r w:rsidR="00E35EC6" w:rsidRPr="00B2566E">
        <w:rPr>
          <w:rFonts w:ascii="Garamond" w:hAnsi="Garamond" w:cs="Times New Roman"/>
          <w:iCs/>
          <w:sz w:val="26"/>
          <w:szCs w:val="26"/>
        </w:rPr>
        <w:t>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>Denmark</w:t>
      </w:r>
      <w:r w:rsidR="002761C4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 xml:space="preserve">These decompositions allow </w:t>
      </w:r>
      <w:r w:rsidR="007D00A4">
        <w:rPr>
          <w:rFonts w:ascii="Garamond" w:hAnsi="Garamond" w:cs="Times New Roman"/>
          <w:iCs/>
          <w:sz w:val="26"/>
          <w:szCs w:val="26"/>
        </w:rPr>
        <w:t xml:space="preserve">us to </w:t>
      </w:r>
      <w:r w:rsidR="002D2B18">
        <w:rPr>
          <w:rFonts w:ascii="Garamond" w:hAnsi="Garamond" w:cs="Times New Roman"/>
          <w:iCs/>
          <w:sz w:val="26"/>
          <w:szCs w:val="26"/>
        </w:rPr>
        <w:t>attribute</w:t>
      </w:r>
      <w:r w:rsidR="007D00A4">
        <w:rPr>
          <w:rFonts w:ascii="Garamond" w:hAnsi="Garamond" w:cs="Times New Roman"/>
          <w:iCs/>
          <w:sz w:val="26"/>
          <w:szCs w:val="26"/>
        </w:rPr>
        <w:t xml:space="preserve"> the age and causes responsible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for changes in life expectancy or lifespan inequality between any two periods</w:t>
      </w:r>
      <w:r w:rsidR="00AE0A16">
        <w:rPr>
          <w:rFonts w:ascii="Garamond" w:hAnsi="Garamond" w:cs="Times New Roman"/>
          <w:iCs/>
          <w:sz w:val="26"/>
          <w:szCs w:val="26"/>
        </w:rPr>
        <w:t>, for instance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between</w:t>
      </w:r>
      <w:r w:rsidR="00AE0A16">
        <w:rPr>
          <w:rFonts w:ascii="Garamond" w:hAnsi="Garamond" w:cs="Times New Roman"/>
          <w:iCs/>
          <w:sz w:val="26"/>
          <w:szCs w:val="26"/>
        </w:rPr>
        <w:t xml:space="preserve"> 1975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and </w:t>
      </w:r>
      <w:r w:rsidR="00AE0A16">
        <w:rPr>
          <w:rFonts w:ascii="Garamond" w:hAnsi="Garamond" w:cs="Times New Roman"/>
          <w:iCs/>
          <w:sz w:val="26"/>
          <w:szCs w:val="26"/>
        </w:rPr>
        <w:t>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04D50AB7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</w:t>
      </w:r>
      <w:r w:rsidR="00DB41D2">
        <w:rPr>
          <w:rFonts w:ascii="Garamond" w:hAnsi="Garamond" w:cs="Times New Roman"/>
          <w:sz w:val="26"/>
          <w:szCs w:val="26"/>
        </w:rPr>
        <w:t xml:space="preserve">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</w:t>
      </w:r>
      <w:r w:rsidR="002761C4">
        <w:rPr>
          <w:rFonts w:ascii="Garamond" w:hAnsi="Garamond" w:cs="Times New Roman"/>
          <w:sz w:val="26"/>
          <w:szCs w:val="26"/>
        </w:rPr>
        <w:t>both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2B085077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The impact of mortality change on lifespan inequality is more complicated</w:t>
      </w:r>
      <w:r w:rsidR="002D2B18">
        <w:rPr>
          <w:rFonts w:ascii="Garamond" w:hAnsi="Garamond" w:cs="Times New Roman"/>
          <w:sz w:val="26"/>
          <w:szCs w:val="26"/>
        </w:rPr>
        <w:t xml:space="preserve"> due to the presence of the threshold age described earlier</w:t>
      </w:r>
      <w:r w:rsidR="007E664C">
        <w:rPr>
          <w:rFonts w:ascii="Garamond" w:hAnsi="Garamond" w:cs="Times New Roman"/>
          <w:sz w:val="26"/>
          <w:szCs w:val="26"/>
        </w:rPr>
        <w:t xml:space="preserve">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5F916799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</w:t>
      </w:r>
      <w:r w:rsidR="00EC587E">
        <w:rPr>
          <w:rFonts w:ascii="Garamond" w:hAnsi="Garamond" w:cs="Times New Roman"/>
          <w:sz w:val="26"/>
          <w:szCs w:val="26"/>
        </w:rPr>
        <w:t>occurred</w:t>
      </w:r>
      <w:r w:rsidR="007338D9">
        <w:rPr>
          <w:rFonts w:ascii="Garamond" w:hAnsi="Garamond" w:cs="Times New Roman"/>
          <w:sz w:val="26"/>
          <w:szCs w:val="26"/>
        </w:rPr>
        <w:t xml:space="preserve">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903A0B8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</w:t>
      </w:r>
      <w:r w:rsidR="002D2B18">
        <w:rPr>
          <w:rFonts w:ascii="Garamond" w:hAnsi="Garamond" w:cs="Times New Roman"/>
          <w:sz w:val="26"/>
          <w:szCs w:val="26"/>
        </w:rPr>
        <w:t xml:space="preserve"> over</w:t>
      </w:r>
      <w:r w:rsidRPr="00B2566E">
        <w:rPr>
          <w:rFonts w:ascii="Garamond" w:hAnsi="Garamond" w:cs="Times New Roman"/>
          <w:sz w:val="26"/>
          <w:szCs w:val="26"/>
        </w:rPr>
        <w:t xml:space="preserve">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</w:t>
      </w:r>
      <w:r w:rsidRPr="00B2566E">
        <w:rPr>
          <w:rFonts w:ascii="Garamond" w:hAnsi="Garamond" w:cs="Times New Roman"/>
          <w:sz w:val="26"/>
          <w:szCs w:val="26"/>
        </w:rPr>
        <w:lastRenderedPageBreak/>
        <w:t>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6375172E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Although lifespan inequality has </w:t>
      </w:r>
      <w:r w:rsidR="002D2B18">
        <w:rPr>
          <w:rFonts w:ascii="Garamond" w:hAnsi="Garamond" w:cs="Times New Roman"/>
          <w:sz w:val="26"/>
          <w:szCs w:val="26"/>
        </w:rPr>
        <w:t>declined</w:t>
      </w:r>
      <w:r w:rsidR="00A147FD">
        <w:rPr>
          <w:rFonts w:ascii="Garamond" w:hAnsi="Garamond" w:cs="Times New Roman"/>
          <w:sz w:val="26"/>
          <w:szCs w:val="26"/>
        </w:rPr>
        <w:t xml:space="preserve">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  <w:r w:rsidR="00CF752A" w:rsidRPr="00CF752A">
        <w:rPr>
          <w:rFonts w:ascii="Garamond" w:hAnsi="Garamond" w:cs="Times New Roman"/>
          <w:sz w:val="26"/>
          <w:szCs w:val="26"/>
        </w:rPr>
        <w:t xml:space="preserve"> </w:t>
      </w:r>
      <w:r w:rsidR="00CF752A">
        <w:rPr>
          <w:rFonts w:ascii="Garamond" w:hAnsi="Garamond" w:cs="Times New Roman"/>
          <w:sz w:val="26"/>
          <w:szCs w:val="26"/>
        </w:rPr>
        <w:t xml:space="preserve">This suggests an important social development, but also a clear policy target. </w:t>
      </w:r>
    </w:p>
    <w:p w14:paraId="30FEC768" w14:textId="4717DDD2" w:rsidR="00FE47C6" w:rsidRDefault="00985F9B" w:rsidP="00FE47C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 xml:space="preserve">he causes that extend </w:t>
      </w:r>
      <w:r w:rsidR="00BC5249">
        <w:rPr>
          <w:rFonts w:ascii="Garamond" w:hAnsi="Garamond" w:cs="Times New Roman"/>
          <w:sz w:val="26"/>
          <w:szCs w:val="26"/>
        </w:rPr>
        <w:t xml:space="preserve">average </w:t>
      </w:r>
      <w:r w:rsidR="004E3663">
        <w:rPr>
          <w:rFonts w:ascii="Garamond" w:hAnsi="Garamond" w:cs="Times New Roman"/>
          <w:sz w:val="26"/>
          <w:szCs w:val="26"/>
        </w:rPr>
        <w:t>lifespan and the causes that reduce</w:t>
      </w:r>
      <w:r w:rsidR="009F1C75">
        <w:rPr>
          <w:rFonts w:ascii="Garamond" w:hAnsi="Garamond" w:cs="Times New Roman"/>
          <w:sz w:val="26"/>
          <w:szCs w:val="26"/>
        </w:rPr>
        <w:t xml:space="preserve"> lifespan</w:t>
      </w:r>
      <w:r w:rsidR="004E3663">
        <w:rPr>
          <w:rFonts w:ascii="Garamond" w:hAnsi="Garamond" w:cs="Times New Roman"/>
          <w:sz w:val="26"/>
          <w:szCs w:val="26"/>
        </w:rPr>
        <w:t xml:space="preserve">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 xml:space="preserve">life expectancy stagnated over the 1975-1995 period because mortality reduction from most causes of death </w:t>
      </w:r>
      <w:r w:rsidR="009F1C75">
        <w:rPr>
          <w:rFonts w:ascii="Garamond" w:hAnsi="Garamond" w:cs="Times New Roman"/>
          <w:sz w:val="26"/>
          <w:szCs w:val="26"/>
        </w:rPr>
        <w:t xml:space="preserve">was </w:t>
      </w:r>
      <w:r w:rsidR="00D85493">
        <w:rPr>
          <w:rFonts w:ascii="Garamond" w:hAnsi="Garamond" w:cs="Times New Roman"/>
          <w:sz w:val="26"/>
          <w:szCs w:val="26"/>
        </w:rPr>
        <w:t>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</w:t>
      </w:r>
      <w:r w:rsidR="009F1C75">
        <w:rPr>
          <w:rFonts w:ascii="Garamond" w:hAnsi="Garamond" w:cs="Times New Roman"/>
          <w:sz w:val="26"/>
          <w:szCs w:val="26"/>
        </w:rPr>
        <w:t xml:space="preserve"> mortality</w:t>
      </w:r>
      <w:r w:rsidR="00A7456E">
        <w:rPr>
          <w:rFonts w:ascii="Garamond" w:hAnsi="Garamond" w:cs="Times New Roman"/>
          <w:sz w:val="26"/>
          <w:szCs w:val="26"/>
        </w:rPr>
        <w:t xml:space="preserve">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 xml:space="preserve">occurred </w:t>
      </w:r>
      <w:r w:rsidR="009F1C75">
        <w:rPr>
          <w:rFonts w:ascii="Garamond" w:hAnsi="Garamond" w:cs="Times New Roman"/>
          <w:sz w:val="26"/>
          <w:szCs w:val="26"/>
        </w:rPr>
        <w:t xml:space="preserve">both </w:t>
      </w:r>
      <w:r w:rsidR="006652A3">
        <w:rPr>
          <w:rFonts w:ascii="Garamond" w:hAnsi="Garamond" w:cs="Times New Roman"/>
          <w:sz w:val="26"/>
          <w:szCs w:val="26"/>
        </w:rPr>
        <w:t>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</w:t>
      </w:r>
      <w:r w:rsidR="001D319C">
        <w:rPr>
          <w:rFonts w:ascii="Garamond" w:hAnsi="Garamond" w:cs="Times New Roman"/>
          <w:sz w:val="26"/>
          <w:szCs w:val="26"/>
        </w:rPr>
        <w:lastRenderedPageBreak/>
        <w:t>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</w:p>
    <w:p w14:paraId="3396FCCD" w14:textId="723D612A" w:rsidR="00FE47C6" w:rsidRDefault="00FE47C6" w:rsidP="00FE47C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In the 1975-1995 period, </w:t>
      </w:r>
      <w:r w:rsidRPr="00FE47C6">
        <w:rPr>
          <w:rFonts w:ascii="Garamond" w:hAnsi="Garamond" w:cs="Times New Roman"/>
          <w:sz w:val="26"/>
          <w:szCs w:val="26"/>
        </w:rPr>
        <w:t>non-smoking cancers also contributed</w:t>
      </w:r>
      <w:r>
        <w:rPr>
          <w:rFonts w:ascii="Garamond" w:hAnsi="Garamond" w:cs="Times New Roman"/>
          <w:sz w:val="26"/>
          <w:szCs w:val="26"/>
        </w:rPr>
        <w:t xml:space="preserve"> (albeit to a small extent)</w:t>
      </w:r>
      <w:r w:rsidRPr="00FE47C6">
        <w:rPr>
          <w:rFonts w:ascii="Garamond" w:hAnsi="Garamond" w:cs="Times New Roman"/>
          <w:sz w:val="26"/>
          <w:szCs w:val="26"/>
        </w:rPr>
        <w:t xml:space="preserve"> to reductions in life expectancy and increases in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BE0F3F">
        <w:rPr>
          <w:rFonts w:ascii="Garamond" w:hAnsi="Garamond"/>
          <w:sz w:val="24"/>
          <w:szCs w:val="24"/>
        </w:rPr>
        <w:t>The conservative definition of smoking-related cancers</w:t>
      </w:r>
      <w:r>
        <w:rPr>
          <w:rFonts w:ascii="Garamond" w:hAnsi="Garamond"/>
          <w:sz w:val="24"/>
          <w:szCs w:val="24"/>
        </w:rPr>
        <w:t xml:space="preserve"> in this paper</w:t>
      </w:r>
      <w:r w:rsidRPr="00BE0F3F">
        <w:rPr>
          <w:rFonts w:ascii="Garamond" w:hAnsi="Garamond"/>
          <w:sz w:val="24"/>
          <w:szCs w:val="24"/>
        </w:rPr>
        <w:t xml:space="preserve"> is one </w:t>
      </w:r>
      <w:r>
        <w:rPr>
          <w:rFonts w:ascii="Garamond" w:hAnsi="Garamond"/>
          <w:sz w:val="24"/>
          <w:szCs w:val="24"/>
        </w:rPr>
        <w:t>explanation for this phenomenon.</w:t>
      </w:r>
      <w:r w:rsidRPr="00BE0F3F">
        <w:rPr>
          <w:rFonts w:ascii="Garamond" w:hAnsi="Garamond"/>
          <w:sz w:val="24"/>
          <w:szCs w:val="24"/>
        </w:rPr>
        <w:t xml:space="preserve"> Competing risks is another: people who previously died of other causes</w:t>
      </w:r>
      <w:r>
        <w:rPr>
          <w:rFonts w:ascii="Garamond" w:hAnsi="Garamond"/>
          <w:sz w:val="24"/>
          <w:szCs w:val="24"/>
        </w:rPr>
        <w:t xml:space="preserve"> could</w:t>
      </w:r>
      <w:r w:rsidRPr="00BE0F3F">
        <w:rPr>
          <w:rFonts w:ascii="Garamond" w:hAnsi="Garamond"/>
          <w:sz w:val="24"/>
          <w:szCs w:val="24"/>
        </w:rPr>
        <w:t xml:space="preserve"> die of cancer, and these increased cancer rates would show up as holding back life expectancy. In this respect, we note that non-smoking related cancer was on the rise also in Sweden, so it is likely not a phenomenon specific to Denmark</w:t>
      </w:r>
      <w:r>
        <w:rPr>
          <w:rFonts w:ascii="Garamond" w:hAnsi="Garamond"/>
          <w:sz w:val="24"/>
          <w:szCs w:val="24"/>
        </w:rPr>
        <w:t xml:space="preserve">. Specifically </w:t>
      </w:r>
      <w:r w:rsidRPr="00BE0F3F">
        <w:rPr>
          <w:rFonts w:ascii="Garamond" w:hAnsi="Garamond"/>
          <w:sz w:val="24"/>
          <w:szCs w:val="24"/>
        </w:rPr>
        <w:t>for Danish females</w:t>
      </w:r>
      <w:r>
        <w:rPr>
          <w:rFonts w:ascii="Garamond" w:hAnsi="Garamond"/>
          <w:sz w:val="24"/>
          <w:szCs w:val="24"/>
        </w:rPr>
        <w:t>,</w:t>
      </w:r>
      <w:r w:rsidRPr="00BE0F3F">
        <w:rPr>
          <w:rFonts w:ascii="Garamond" w:hAnsi="Garamond"/>
          <w:sz w:val="24"/>
          <w:szCs w:val="24"/>
        </w:rPr>
        <w:t xml:space="preserve"> other risk-taking behavior may have led to increased cancer rates in general.</w:t>
      </w:r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separate"/>
      </w:r>
      <w:r w:rsidR="00CF752A">
        <w:rPr>
          <w:rFonts w:ascii="Garamond" w:hAnsi="Garamond" w:cs="Times New Roman"/>
          <w:noProof/>
          <w:sz w:val="26"/>
          <w:szCs w:val="26"/>
        </w:rPr>
        <w:t>(13, 14)</w:t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</w:p>
    <w:p w14:paraId="2D574659" w14:textId="68F28CBA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 xml:space="preserve">auses of death that drive </w:t>
      </w:r>
      <w:r w:rsidR="005C7469">
        <w:rPr>
          <w:rFonts w:ascii="Garamond" w:hAnsi="Garamond" w:cs="Times New Roman"/>
          <w:sz w:val="26"/>
          <w:szCs w:val="26"/>
        </w:rPr>
        <w:t>within-country changes</w:t>
      </w:r>
      <w:r w:rsidRPr="00215DEA">
        <w:rPr>
          <w:rFonts w:ascii="Garamond" w:hAnsi="Garamond" w:cs="Times New Roman"/>
          <w:sz w:val="26"/>
          <w:szCs w:val="26"/>
        </w:rPr>
        <w:t xml:space="preserve">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74282C">
        <w:rPr>
          <w:rFonts w:ascii="Garamond" w:hAnsi="Garamond" w:cs="Times New Roman"/>
          <w:sz w:val="26"/>
          <w:szCs w:val="26"/>
        </w:rPr>
        <w:t>However, 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</w:t>
      </w:r>
      <w:r w:rsidR="00C46524">
        <w:rPr>
          <w:rFonts w:ascii="Garamond" w:hAnsi="Garamond" w:cs="Times New Roman"/>
          <w:sz w:val="26"/>
          <w:szCs w:val="26"/>
        </w:rPr>
        <w:lastRenderedPageBreak/>
        <w:t>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79FE83F4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>is another clear public health intervention to reduce lifespan inequality and increase life expectancy in Denmark</w:t>
      </w:r>
      <w:r w:rsidR="00E63629">
        <w:rPr>
          <w:rFonts w:ascii="Garamond" w:hAnsi="Garamond" w:cs="Times New Roman"/>
          <w:sz w:val="26"/>
          <w:szCs w:val="26"/>
        </w:rPr>
        <w:t xml:space="preserve">, </w:t>
      </w:r>
      <w:r w:rsidR="00C065DD">
        <w:rPr>
          <w:rFonts w:ascii="Garamond" w:hAnsi="Garamond" w:cs="Times New Roman"/>
          <w:sz w:val="26"/>
          <w:szCs w:val="26"/>
        </w:rPr>
        <w:t>confirming the</w:t>
      </w:r>
      <w:r w:rsidR="00E63629">
        <w:rPr>
          <w:rFonts w:ascii="Garamond" w:hAnsi="Garamond" w:cs="Times New Roman"/>
          <w:sz w:val="26"/>
          <w:szCs w:val="26"/>
        </w:rPr>
        <w:t xml:space="preserve"> priority</w:t>
      </w:r>
      <w:r w:rsidR="00C065DD">
        <w:rPr>
          <w:rFonts w:ascii="Garamond" w:hAnsi="Garamond" w:cs="Times New Roman"/>
          <w:sz w:val="26"/>
          <w:szCs w:val="26"/>
        </w:rPr>
        <w:t xml:space="preserve"> given to this objective</w:t>
      </w:r>
      <w:r w:rsidR="00E63629">
        <w:rPr>
          <w:rFonts w:ascii="Garamond" w:hAnsi="Garamond" w:cs="Times New Roman"/>
          <w:sz w:val="26"/>
          <w:szCs w:val="26"/>
        </w:rPr>
        <w:t xml:space="preserve"> for</w:t>
      </w:r>
      <w:r w:rsidR="00C065DD">
        <w:rPr>
          <w:rFonts w:ascii="Garamond" w:hAnsi="Garamond" w:cs="Times New Roman"/>
          <w:sz w:val="26"/>
          <w:szCs w:val="26"/>
        </w:rPr>
        <w:t xml:space="preserve"> the last</w:t>
      </w:r>
      <w:r w:rsidR="00E63629">
        <w:rPr>
          <w:rFonts w:ascii="Garamond" w:hAnsi="Garamond" w:cs="Times New Roman"/>
          <w:sz w:val="26"/>
          <w:szCs w:val="26"/>
        </w:rPr>
        <w:t xml:space="preserve"> two decades through </w:t>
      </w:r>
      <w:r w:rsidR="00C065DD">
        <w:rPr>
          <w:rFonts w:ascii="Garamond" w:hAnsi="Garamond" w:cs="Times New Roman"/>
          <w:sz w:val="26"/>
          <w:szCs w:val="26"/>
        </w:rPr>
        <w:t xml:space="preserve">the National </w:t>
      </w:r>
      <w:r w:rsidR="00E63629">
        <w:rPr>
          <w:rFonts w:ascii="Garamond" w:hAnsi="Garamond" w:cs="Times New Roman"/>
          <w:sz w:val="26"/>
          <w:szCs w:val="26"/>
        </w:rPr>
        <w:t>Cancer Plans</w:t>
      </w:r>
      <w:r w:rsidR="00C065DD">
        <w:rPr>
          <w:rFonts w:ascii="Garamond" w:hAnsi="Garamond" w:cs="Times New Roman"/>
          <w:sz w:val="26"/>
          <w:szCs w:val="26"/>
        </w:rPr>
        <w:t>.</w:t>
      </w:r>
      <w:r w:rsidR="00E63629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Agency)&lt;/Author&gt;&lt;Year&gt;2018&lt;/Year&gt;&lt;RecNum&gt;152&lt;/RecNum&gt;&lt;DisplayText&gt;(43)&lt;/DisplayText&gt;&lt;record&gt;&lt;rec-number&gt;152&lt;/rec-number&gt;&lt;foreign-keys&gt;&lt;key app="EN" db-id="pdtewsetrssszaepssypw0pjxx5d29tdt2d9" timestamp="1528877584"&gt;152&lt;/key&gt;&lt;/foreign-keys&gt;&lt;ref-type name="Web Page"&gt;12&lt;/ref-type&gt;&lt;contributors&gt;&lt;authors&gt;&lt;author&gt;SUNDHEDSSTYRELSEN (Health Agency)&lt;/author&gt;&lt;/authors&gt;&lt;/contributors&gt;&lt;titles&gt;&lt;title&gt;National Cancer Plans&lt;/title&gt;&lt;/titles&gt;&lt;dates&gt;&lt;year&gt;2018&lt;/year&gt;&lt;/dates&gt;&lt;urls&gt;&lt;related-urls&gt;&lt;url&gt;https://www.sst.dk&lt;/url&gt;&lt;/related-urls&gt;&lt;/urls&gt;&lt;/record&gt;&lt;/Cite&gt;&lt;/EndNote&gt;</w:instrText>
      </w:r>
      <w:r w:rsidR="00E63629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3)</w:t>
      </w:r>
      <w:r w:rsidR="00E63629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3A978BC2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4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4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1C2FEE22" w:rsidR="005F40C2" w:rsidRDefault="001E2291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, 46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, 46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41D56EC8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 2</w:t>
      </w:r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  <w:r w:rsidR="00071176">
        <w:rPr>
          <w:rFonts w:ascii="Garamond" w:hAnsi="Garamond" w:cs="Times New Roman"/>
          <w:sz w:val="26"/>
          <w:szCs w:val="26"/>
        </w:rPr>
        <w:t xml:space="preserve"> In addition, although the correlation between lifespan indicators suggest that our results would not differ ha</w:t>
      </w:r>
      <w:r w:rsidR="00BD7FD8">
        <w:rPr>
          <w:rFonts w:ascii="Garamond" w:hAnsi="Garamond" w:cs="Times New Roman"/>
          <w:sz w:val="26"/>
          <w:szCs w:val="26"/>
        </w:rPr>
        <w:t>d we</w:t>
      </w:r>
      <w:r w:rsidR="00071176">
        <w:rPr>
          <w:rFonts w:ascii="Garamond" w:hAnsi="Garamond" w:cs="Times New Roman"/>
          <w:sz w:val="26"/>
          <w:szCs w:val="26"/>
        </w:rPr>
        <w:t xml:space="preserve"> used a different indicator, relative inequality indicators (e.g. coefficient of variation) differ in properties from indicators that </w:t>
      </w:r>
      <w:r w:rsidR="00071176">
        <w:rPr>
          <w:rFonts w:ascii="Garamond" w:hAnsi="Garamond" w:cs="Times New Roman"/>
          <w:sz w:val="26"/>
          <w:szCs w:val="26"/>
        </w:rPr>
        <w:lastRenderedPageBreak/>
        <w:t xml:space="preserve">measure absolute lifespan inequality (e.g. standard deviation). </w:t>
      </w:r>
      <w:r w:rsidR="001E2291">
        <w:rPr>
          <w:rFonts w:ascii="Garamond" w:hAnsi="Garamond" w:cs="Times New Roman"/>
          <w:sz w:val="26"/>
          <w:szCs w:val="26"/>
        </w:rPr>
        <w:t>T</w:t>
      </w:r>
      <w:r w:rsidR="00071176">
        <w:rPr>
          <w:rFonts w:ascii="Garamond" w:hAnsi="Garamond" w:cs="Times New Roman"/>
          <w:sz w:val="26"/>
          <w:szCs w:val="26"/>
        </w:rPr>
        <w:t>o alleviate any concern we replicated our results using the standard deviation (Supplementary Figures 3-6) and did not find major differences.</w:t>
      </w:r>
    </w:p>
    <w:p w14:paraId="71B36533" w14:textId="43E32169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>in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>
        <w:rPr>
          <w:rFonts w:ascii="Garamond" w:hAnsi="Garamond" w:cs="Times New Roman"/>
          <w:sz w:val="26"/>
          <w:szCs w:val="26"/>
        </w:rPr>
        <w:t xml:space="preserve"> Sweden. 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EC587E">
        <w:rPr>
          <w:rFonts w:ascii="Garamond" w:hAnsi="Garamond" w:cs="Times New Roman"/>
          <w:sz w:val="26"/>
          <w:szCs w:val="26"/>
        </w:rPr>
        <w:t xml:space="preserve"> o</w:t>
      </w:r>
      <w:r w:rsidR="00230D35">
        <w:rPr>
          <w:rFonts w:ascii="Garamond" w:hAnsi="Garamond" w:cs="Times New Roman"/>
          <w:sz w:val="26"/>
          <w:szCs w:val="26"/>
        </w:rPr>
        <w:t>f</w:t>
      </w:r>
      <w:r w:rsidR="00EC587E">
        <w:rPr>
          <w:rFonts w:ascii="Garamond" w:hAnsi="Garamond" w:cs="Times New Roman"/>
          <w:sz w:val="26"/>
          <w:szCs w:val="26"/>
        </w:rPr>
        <w:t xml:space="preserve"> 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68D09208" w14:textId="77777777" w:rsidR="00BD7FD8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</w:t>
      </w:r>
    </w:p>
    <w:p w14:paraId="18A3FD65" w14:textId="179F32DD" w:rsidR="00624F65" w:rsidRDefault="00624F6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CoV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lastRenderedPageBreak/>
        <w:t>ICD. International Classifications of Diseases</w:t>
      </w: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AvR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12B20957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1E2291">
        <w:rPr>
          <w:rFonts w:ascii="Garamond" w:hAnsi="Garamond" w:cs="Times New Roman"/>
          <w:sz w:val="26"/>
          <w:szCs w:val="26"/>
        </w:rPr>
        <w:t xml:space="preserve">JMA conceived the study. </w:t>
      </w:r>
      <w:r w:rsidR="00624F65">
        <w:rPr>
          <w:rFonts w:ascii="Garamond" w:hAnsi="Garamond" w:cs="Times New Roman"/>
          <w:sz w:val="26"/>
          <w:szCs w:val="26"/>
        </w:rPr>
        <w:t xml:space="preserve">JMA and MW designed the study. JMA, MW, AvR </w:t>
      </w:r>
      <w:r w:rsidR="001E2291">
        <w:rPr>
          <w:rFonts w:ascii="Garamond" w:hAnsi="Garamond" w:cs="Times New Roman"/>
          <w:sz w:val="26"/>
          <w:szCs w:val="26"/>
        </w:rPr>
        <w:t xml:space="preserve">and RLJ </w:t>
      </w:r>
      <w:r w:rsidR="00624F65">
        <w:rPr>
          <w:rFonts w:ascii="Garamond" w:hAnsi="Garamond" w:cs="Times New Roman"/>
          <w:sz w:val="26"/>
          <w:szCs w:val="26"/>
        </w:rPr>
        <w:t>interpreted results. All authors contributed to writing the manuscript.</w:t>
      </w:r>
    </w:p>
    <w:p w14:paraId="3F802BF4" w14:textId="4E75C976" w:rsidR="00C27F79" w:rsidRDefault="00C27F79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 xml:space="preserve">: </w:t>
      </w:r>
      <w:r w:rsidR="001B1411">
        <w:rPr>
          <w:rFonts w:ascii="Garamond" w:hAnsi="Garamond" w:cs="Times New Roman"/>
          <w:sz w:val="26"/>
          <w:szCs w:val="26"/>
        </w:rPr>
        <w:t>JMA thanks Jim Vaupel for his encouragement to do research. The authors thank Ugofilippo Basellini for a correction in Figure 1.</w:t>
      </w:r>
    </w:p>
    <w:p w14:paraId="7A6F4723" w14:textId="77777777" w:rsidR="00747667" w:rsidRDefault="00747667" w:rsidP="00747667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747667">
        <w:rPr>
          <w:rFonts w:ascii="Garamond" w:hAnsi="Garamond" w:cs="Times New Roman"/>
          <w:b/>
          <w:sz w:val="26"/>
          <w:szCs w:val="26"/>
        </w:rPr>
        <w:t>Authors details:</w:t>
      </w:r>
    </w:p>
    <w:p w14:paraId="3C3A2876" w14:textId="2D358D02" w:rsidR="00747667" w:rsidRPr="00B2566E" w:rsidRDefault="00747667" w:rsidP="00747667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a </w:t>
      </w:r>
      <w:r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 xml:space="preserve">- </w:t>
      </w:r>
      <w:r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1E2F1A99" w14:textId="77777777" w:rsidR="00747667" w:rsidRDefault="00747667" w:rsidP="00747667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23960FC" w14:textId="77777777" w:rsidR="00747667" w:rsidRPr="00747667" w:rsidRDefault="00747667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8E2C443" w14:textId="77777777" w:rsidR="00E63629" w:rsidRPr="00E63629" w:rsidRDefault="007543CE" w:rsidP="00E63629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lastRenderedPageBreak/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E63629" w:rsidRPr="00E63629">
        <w:t>1.</w:t>
      </w:r>
      <w:r w:rsidR="00E63629" w:rsidRPr="00E63629">
        <w:tab/>
        <w:t>Organization WH. World Health Statistics 2016: Monitoring Health for the SDGs Sustainable Development Goals: World Health Organization; 2016.</w:t>
      </w:r>
    </w:p>
    <w:p w14:paraId="4C4F481A" w14:textId="77777777" w:rsidR="00E63629" w:rsidRPr="00E63629" w:rsidRDefault="00E63629" w:rsidP="00E63629">
      <w:pPr>
        <w:pStyle w:val="EndNoteBibliography"/>
      </w:pPr>
      <w:r w:rsidRPr="00E63629">
        <w:t>2.</w:t>
      </w:r>
      <w:r w:rsidRPr="00E63629">
        <w:tab/>
        <w:t xml:space="preserve">Tuljapurkar S. The final inequality. Demography and the Economy. 2011:209. </w:t>
      </w:r>
    </w:p>
    <w:p w14:paraId="146B937A" w14:textId="77777777" w:rsidR="00E63629" w:rsidRPr="00E63629" w:rsidRDefault="00E63629" w:rsidP="00E63629">
      <w:pPr>
        <w:pStyle w:val="EndNoteBibliography"/>
      </w:pPr>
      <w:r w:rsidRPr="00E63629">
        <w:t>3.</w:t>
      </w:r>
      <w:r w:rsidRPr="00E63629">
        <w:tab/>
        <w:t xml:space="preserve">Marmot M. Inequalities in health. New England Journal of Medicine. 2001; 345(2):134-5. </w:t>
      </w:r>
    </w:p>
    <w:p w14:paraId="336EF275" w14:textId="77777777" w:rsidR="00E63629" w:rsidRPr="00E63629" w:rsidRDefault="00E63629" w:rsidP="00E63629">
      <w:pPr>
        <w:pStyle w:val="EndNoteBibliography"/>
      </w:pPr>
      <w:r w:rsidRPr="00E63629">
        <w:t>4.</w:t>
      </w:r>
      <w:r w:rsidRPr="00E63629">
        <w:tab/>
        <w:t xml:space="preserve">Mackenbach JP, Kulhánová I, Artnik B, et al. Changes in mortality inequalities over two decades: register based study of European countries. bmj. 2016; 353:i1732. </w:t>
      </w:r>
    </w:p>
    <w:p w14:paraId="27BA49C0" w14:textId="77777777" w:rsidR="00E63629" w:rsidRPr="00E63629" w:rsidRDefault="00E63629" w:rsidP="00E63629">
      <w:pPr>
        <w:pStyle w:val="EndNoteBibliography"/>
      </w:pPr>
      <w:r w:rsidRPr="00E63629">
        <w:t>5.</w:t>
      </w:r>
      <w:r w:rsidRPr="00E63629">
        <w:tab/>
        <w:t xml:space="preserve">Vaupel JW, Zhang Z, van Raalte AA. Life expectancy and disparity: an international comparison of life table data. BMJ open. 2011; 1(1):e000128. </w:t>
      </w:r>
    </w:p>
    <w:p w14:paraId="6DC7C849" w14:textId="77777777" w:rsidR="00E63629" w:rsidRPr="00E63629" w:rsidRDefault="00E63629" w:rsidP="00E63629">
      <w:pPr>
        <w:pStyle w:val="EndNoteBibliography"/>
      </w:pPr>
      <w:r w:rsidRPr="00E63629">
        <w:t>6.</w:t>
      </w:r>
      <w:r w:rsidRPr="00E63629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64DCF28B" w14:textId="77777777" w:rsidR="00E63629" w:rsidRPr="00E63629" w:rsidRDefault="00E63629" w:rsidP="00E63629">
      <w:pPr>
        <w:pStyle w:val="EndNoteBibliography"/>
      </w:pPr>
      <w:r w:rsidRPr="00E63629">
        <w:t>7.</w:t>
      </w:r>
      <w:r w:rsidRPr="00E63629">
        <w:tab/>
        <w:t xml:space="preserve">Smits J, Monden C. Length of life inequality around the globe. Social Science &amp; Medicine. 2009; 68(6):1114-23. </w:t>
      </w:r>
    </w:p>
    <w:p w14:paraId="71452525" w14:textId="77777777" w:rsidR="00E63629" w:rsidRPr="00E63629" w:rsidRDefault="00E63629" w:rsidP="00E63629">
      <w:pPr>
        <w:pStyle w:val="EndNoteBibliography"/>
      </w:pPr>
      <w:r w:rsidRPr="00E63629">
        <w:t>8.</w:t>
      </w:r>
      <w:r w:rsidRPr="00E63629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2BA3D7E8" w14:textId="77777777" w:rsidR="00E63629" w:rsidRPr="00E22CAD" w:rsidRDefault="00E63629" w:rsidP="00E63629">
      <w:pPr>
        <w:pStyle w:val="EndNoteBibliography"/>
        <w:rPr>
          <w:lang w:val="da-DK"/>
        </w:rPr>
      </w:pPr>
      <w:r w:rsidRPr="00E63629">
        <w:t>9.</w:t>
      </w:r>
      <w:r w:rsidRPr="00E63629">
        <w:tab/>
        <w:t xml:space="preserve">Firebaugh G, Acciai F, Noah AJ, Prather C, Nau C. Why lifespans are more variable among blacks than among whites in the United States. </w:t>
      </w:r>
      <w:r w:rsidRPr="00E22CAD">
        <w:rPr>
          <w:lang w:val="da-DK"/>
        </w:rPr>
        <w:t xml:space="preserve">Demography. 2014; 51(6):2025-45. </w:t>
      </w:r>
    </w:p>
    <w:p w14:paraId="2CEC060F" w14:textId="77777777" w:rsidR="00E63629" w:rsidRPr="00E63629" w:rsidRDefault="00E63629" w:rsidP="00E63629">
      <w:pPr>
        <w:pStyle w:val="EndNoteBibliography"/>
      </w:pPr>
      <w:r w:rsidRPr="00E22CAD">
        <w:rPr>
          <w:lang w:val="da-DK"/>
        </w:rPr>
        <w:t>10.</w:t>
      </w:r>
      <w:r w:rsidRPr="00E22CAD">
        <w:rPr>
          <w:lang w:val="da-DK"/>
        </w:rPr>
        <w:tab/>
        <w:t xml:space="preserve">van Raalte AA, Kunst AE, Deboosere P, et al. </w:t>
      </w:r>
      <w:r w:rsidRPr="00E63629">
        <w:t xml:space="preserve">More variation in lifespan in lower educated groups: evidence from 10 European countries. International Journal of Epidemiology. 2011:dyr146. </w:t>
      </w:r>
    </w:p>
    <w:p w14:paraId="55DAF99E" w14:textId="5E64FA90" w:rsidR="00E63629" w:rsidRPr="00E63629" w:rsidRDefault="00E63629" w:rsidP="00E63629">
      <w:pPr>
        <w:pStyle w:val="EndNoteBibliography"/>
      </w:pPr>
      <w:r w:rsidRPr="00E63629">
        <w:t>11.</w:t>
      </w:r>
      <w:r w:rsidRPr="00E63629">
        <w:tab/>
        <w:t xml:space="preserve">Aburto JM, van Raalte A. Lifespan dispersion in times of life expectancy fluctuation: the case of Central and Eastern Europe. </w:t>
      </w:r>
      <w:r w:rsidR="002D2B18" w:rsidRPr="002D2B18">
        <w:t>Demography</w:t>
      </w:r>
      <w:r w:rsidR="002D2B18">
        <w:t xml:space="preserve"> (in press)</w:t>
      </w:r>
      <w:r w:rsidRPr="00E63629">
        <w:t xml:space="preserve"> </w:t>
      </w:r>
      <w:r w:rsidR="002D2B18">
        <w:t xml:space="preserve"> </w:t>
      </w:r>
    </w:p>
    <w:p w14:paraId="07D01BE4" w14:textId="77777777" w:rsidR="00E63629" w:rsidRPr="00E63629" w:rsidRDefault="00E63629" w:rsidP="00E63629">
      <w:pPr>
        <w:pStyle w:val="EndNoteBibliography"/>
      </w:pPr>
      <w:r w:rsidRPr="00E63629">
        <w:t>12.</w:t>
      </w:r>
      <w:r w:rsidRPr="00E63629">
        <w:tab/>
        <w:t>Human Mortality Database. University of California BU, and Max Planck Institute for Demographic Research (Germany). Human Mortality Database. 2017.</w:t>
      </w:r>
    </w:p>
    <w:p w14:paraId="5C7B4E97" w14:textId="77777777" w:rsidR="00E63629" w:rsidRPr="00E63629" w:rsidRDefault="00E63629" w:rsidP="00E63629">
      <w:pPr>
        <w:pStyle w:val="EndNoteBibliography"/>
      </w:pPr>
      <w:r w:rsidRPr="00E63629">
        <w:t>13.</w:t>
      </w:r>
      <w:r w:rsidRPr="00E63629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5396F0CD" w14:textId="77777777" w:rsidR="00E63629" w:rsidRPr="00E63629" w:rsidRDefault="00E63629" w:rsidP="00E63629">
      <w:pPr>
        <w:pStyle w:val="EndNoteBibliography"/>
      </w:pPr>
      <w:r w:rsidRPr="00E63629">
        <w:t>14.</w:t>
      </w:r>
      <w:r w:rsidRPr="00E63629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59235DB4" w14:textId="77777777" w:rsidR="00E63629" w:rsidRPr="00E63629" w:rsidRDefault="00E63629" w:rsidP="00E63629">
      <w:pPr>
        <w:pStyle w:val="EndNoteBibliography"/>
      </w:pPr>
      <w:r w:rsidRPr="00E63629">
        <w:t>15.</w:t>
      </w:r>
      <w:r w:rsidRPr="00E63629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5E0CEC70" w14:textId="77777777" w:rsidR="00E63629" w:rsidRPr="00E63629" w:rsidRDefault="00E63629" w:rsidP="00E63629">
      <w:pPr>
        <w:pStyle w:val="EndNoteBibliography"/>
      </w:pPr>
      <w:r w:rsidRPr="00E63629">
        <w:t>16.</w:t>
      </w:r>
      <w:r w:rsidRPr="00E63629">
        <w:tab/>
        <w:t xml:space="preserve">Drefahl S, Ahlbom A, Modig K. Losing Ground-Swedish Life Expectancy in a Comparative Perspective. PloS one. 2014; 9(2):e88357. </w:t>
      </w:r>
    </w:p>
    <w:p w14:paraId="4ED5F597" w14:textId="77777777" w:rsidR="00E63629" w:rsidRPr="00E63629" w:rsidRDefault="00E63629" w:rsidP="00E63629">
      <w:pPr>
        <w:pStyle w:val="EndNoteBibliography"/>
      </w:pPr>
      <w:r w:rsidRPr="00E63629">
        <w:t>17.</w:t>
      </w:r>
      <w:r w:rsidRPr="00E63629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4EB37518" w14:textId="77777777" w:rsidR="00E63629" w:rsidRPr="00E63629" w:rsidRDefault="00E63629" w:rsidP="00E63629">
      <w:pPr>
        <w:pStyle w:val="EndNoteBibliography"/>
      </w:pPr>
      <w:r w:rsidRPr="00E63629">
        <w:t>18.</w:t>
      </w:r>
      <w:r w:rsidRPr="00E63629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75CAF58C" w14:textId="77777777" w:rsidR="00E63629" w:rsidRPr="00E63629" w:rsidRDefault="00E63629" w:rsidP="00E63629">
      <w:pPr>
        <w:pStyle w:val="EndNoteBibliography"/>
      </w:pPr>
      <w:r w:rsidRPr="00E63629">
        <w:t>19.</w:t>
      </w:r>
      <w:r w:rsidRPr="00E63629">
        <w:tab/>
        <w:t xml:space="preserve">Magnussen J. The Scandinavian healthcare system. Medical solutions. 2009:63-8. </w:t>
      </w:r>
    </w:p>
    <w:p w14:paraId="6F3A9C05" w14:textId="5A428A2C" w:rsidR="00E63629" w:rsidRPr="00E63629" w:rsidRDefault="00E63629" w:rsidP="00E63629">
      <w:pPr>
        <w:pStyle w:val="EndNoteBibliography"/>
      </w:pPr>
      <w:r w:rsidRPr="00E63629">
        <w:t>20.</w:t>
      </w:r>
      <w:r w:rsidRPr="00E63629">
        <w:tab/>
        <w:t xml:space="preserve">Organization WH. Health statistics and information systems. 2017. </w:t>
      </w:r>
      <w:hyperlink r:id="rId15" w:history="1">
        <w:r w:rsidRPr="00E63629">
          <w:rPr>
            <w:rStyle w:val="Hyperlink"/>
          </w:rPr>
          <w:t>http://www.who.int/healthinfo/mortality_data/en/</w:t>
        </w:r>
      </w:hyperlink>
      <w:r w:rsidRPr="00E63629">
        <w:t>.</w:t>
      </w:r>
    </w:p>
    <w:p w14:paraId="75A065E0" w14:textId="77777777" w:rsidR="00E63629" w:rsidRPr="00E63629" w:rsidRDefault="00E63629" w:rsidP="00E63629">
      <w:pPr>
        <w:pStyle w:val="EndNoteBibliography"/>
      </w:pPr>
      <w:r w:rsidRPr="00E63629">
        <w:t>21.</w:t>
      </w:r>
      <w:r w:rsidRPr="00E63629">
        <w:tab/>
        <w:t xml:space="preserve">Rizzi S, Thinggaard M, Engholm G, et al. Comparison of non-parametric methods for ungrouping coarsely aggregated data. BMC medical research methodology. 2016; 16(1):59. </w:t>
      </w:r>
    </w:p>
    <w:p w14:paraId="6AF6685A" w14:textId="77777777" w:rsidR="00E63629" w:rsidRPr="00E63629" w:rsidRDefault="00E63629" w:rsidP="00E63629">
      <w:pPr>
        <w:pStyle w:val="EndNoteBibliography"/>
      </w:pPr>
      <w:r w:rsidRPr="00E63629">
        <w:t>22.</w:t>
      </w:r>
      <w:r w:rsidRPr="00E63629">
        <w:tab/>
        <w:t xml:space="preserve">Rizzi S, Gampe J, Eilers PH. Efficient estimation of smooth distributions from coarsely grouped data. American journal of epidemiology. 2015; 182(2):138-47. </w:t>
      </w:r>
    </w:p>
    <w:p w14:paraId="5C7C769F" w14:textId="77777777" w:rsidR="00E63629" w:rsidRPr="00E63629" w:rsidRDefault="00E63629" w:rsidP="00E63629">
      <w:pPr>
        <w:pStyle w:val="EndNoteBibliography"/>
      </w:pPr>
      <w:r w:rsidRPr="00E63629">
        <w:t>23.</w:t>
      </w:r>
      <w:r w:rsidRPr="00E63629">
        <w:tab/>
        <w:t>Organization WH. International statistical classification of diseases and related health problems: World Health Organization; 2004.</w:t>
      </w:r>
    </w:p>
    <w:p w14:paraId="083DD748" w14:textId="77777777" w:rsidR="00E63629" w:rsidRPr="00E63629" w:rsidRDefault="00E63629" w:rsidP="00E63629">
      <w:pPr>
        <w:pStyle w:val="EndNoteBibliography"/>
      </w:pPr>
      <w:r w:rsidRPr="00E22CAD">
        <w:rPr>
          <w:lang w:val="it-IT"/>
        </w:rPr>
        <w:t>24.</w:t>
      </w:r>
      <w:r w:rsidRPr="00E22CAD">
        <w:rPr>
          <w:lang w:val="it-IT"/>
        </w:rPr>
        <w:tab/>
        <w:t xml:space="preserve">Hashim D, Boffetta P, La Vecchia C, et al. </w:t>
      </w:r>
      <w:r w:rsidRPr="00E63629">
        <w:t xml:space="preserve">The global decrease in cancer mortality: trends and disparities. Annals of Oncology. 2016; 27(5):926-33. </w:t>
      </w:r>
    </w:p>
    <w:p w14:paraId="17420770" w14:textId="77777777" w:rsidR="00E63629" w:rsidRPr="00E63629" w:rsidRDefault="00E63629" w:rsidP="00E63629">
      <w:pPr>
        <w:pStyle w:val="EndNoteBibliography"/>
      </w:pPr>
      <w:r w:rsidRPr="00E63629">
        <w:t>25.</w:t>
      </w:r>
      <w:r w:rsidRPr="00E63629">
        <w:tab/>
        <w:t xml:space="preserve">Smallman-Raynor M, Phillips D. Late stages of epidemiological transition: health status in the developed world. Health &amp; place. 1999; 5(3):209-22. </w:t>
      </w:r>
    </w:p>
    <w:p w14:paraId="12B1CB39" w14:textId="77777777" w:rsidR="00E63629" w:rsidRPr="00E63629" w:rsidRDefault="00E63629" w:rsidP="00E63629">
      <w:pPr>
        <w:pStyle w:val="EndNoteBibliography"/>
      </w:pPr>
      <w:r w:rsidRPr="00E63629">
        <w:lastRenderedPageBreak/>
        <w:t>26.</w:t>
      </w:r>
      <w:r w:rsidRPr="00E63629">
        <w:tab/>
        <w:t>Organization WH. The world health report 2000: health systems: improving performance: World Health Organization; 2000.</w:t>
      </w:r>
    </w:p>
    <w:p w14:paraId="315AD1E8" w14:textId="77777777" w:rsidR="00E63629" w:rsidRPr="00E63629" w:rsidRDefault="00E63629" w:rsidP="00E63629">
      <w:pPr>
        <w:pStyle w:val="EndNoteBibliography"/>
      </w:pPr>
      <w:r w:rsidRPr="00E63629">
        <w:t>27.</w:t>
      </w:r>
      <w:r w:rsidRPr="00E63629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44FD5D82" w14:textId="77777777" w:rsidR="00E63629" w:rsidRPr="00E63629" w:rsidRDefault="00E63629" w:rsidP="00E63629">
      <w:pPr>
        <w:pStyle w:val="EndNoteBibliography"/>
      </w:pPr>
      <w:r w:rsidRPr="00E63629">
        <w:t>28.</w:t>
      </w:r>
      <w:r w:rsidRPr="00E63629">
        <w:tab/>
        <w:t xml:space="preserve">Rosenberg HM. Cause of death as a contemporary problem. Journal of the history of medicine and allied sciences. 1999; 54(2):133-53. </w:t>
      </w:r>
    </w:p>
    <w:p w14:paraId="3A80ED18" w14:textId="77777777" w:rsidR="00E63629" w:rsidRPr="00E63629" w:rsidRDefault="00E63629" w:rsidP="00E63629">
      <w:pPr>
        <w:pStyle w:val="EndNoteBibliography"/>
      </w:pPr>
      <w:r w:rsidRPr="00E63629">
        <w:t>29.</w:t>
      </w:r>
      <w:r w:rsidRPr="00E63629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67DC758D" w14:textId="77777777" w:rsidR="00E63629" w:rsidRPr="00E63629" w:rsidRDefault="00E63629" w:rsidP="00E63629">
      <w:pPr>
        <w:pStyle w:val="EndNoteBibliography"/>
      </w:pPr>
      <w:r w:rsidRPr="00E63629">
        <w:t>30.</w:t>
      </w:r>
      <w:r w:rsidRPr="00E63629">
        <w:tab/>
        <w:t xml:space="preserve">van Raalte AA, Caswell H. Perturbation analysis of indices of lifespan variability. Demography. 2013; 50(5):1615-40. </w:t>
      </w:r>
    </w:p>
    <w:p w14:paraId="2004AB3B" w14:textId="77777777" w:rsidR="00E63629" w:rsidRPr="00E63629" w:rsidRDefault="00E63629" w:rsidP="00E63629">
      <w:pPr>
        <w:pStyle w:val="EndNoteBibliography"/>
      </w:pPr>
      <w:r w:rsidRPr="00E63629">
        <w:t>31.</w:t>
      </w:r>
      <w:r w:rsidRPr="00E63629">
        <w:tab/>
        <w:t xml:space="preserve">Wrycza TF, Missov TI, Baudisch A. Quantifying the shape of aging. PloS one. 2015; 10(3):e0119163. </w:t>
      </w:r>
    </w:p>
    <w:p w14:paraId="3367FD59" w14:textId="77777777" w:rsidR="00E63629" w:rsidRPr="00E63629" w:rsidRDefault="00E63629" w:rsidP="00E63629">
      <w:pPr>
        <w:pStyle w:val="EndNoteBibliography"/>
      </w:pPr>
      <w:r w:rsidRPr="00E63629">
        <w:t>32.</w:t>
      </w:r>
      <w:r w:rsidRPr="00E63629">
        <w:tab/>
        <w:t xml:space="preserve">Wilmoth JR, Horiuchi S. Rectangularization revisited: Variability of age at death within human populations. Demography. 1999; 36(4):475-95. </w:t>
      </w:r>
    </w:p>
    <w:p w14:paraId="3D2B12E3" w14:textId="77777777" w:rsidR="00E63629" w:rsidRPr="00E63629" w:rsidRDefault="00E63629" w:rsidP="00E63629">
      <w:pPr>
        <w:pStyle w:val="EndNoteBibliography"/>
      </w:pPr>
      <w:r w:rsidRPr="00E63629">
        <w:t>33.</w:t>
      </w:r>
      <w:r w:rsidRPr="00E63629">
        <w:tab/>
        <w:t>Colchero F, Rau R, Jones OR, et al. The emergence of longevous populations. Proceedings of the National Academy of Sciences. 2016. doi:10.1073/pnas.1612191113</w:t>
      </w:r>
    </w:p>
    <w:p w14:paraId="4BD51E33" w14:textId="77777777" w:rsidR="00E63629" w:rsidRPr="00E63629" w:rsidRDefault="00E63629" w:rsidP="00E63629">
      <w:pPr>
        <w:pStyle w:val="EndNoteBibliography"/>
      </w:pPr>
      <w:r w:rsidRPr="00E63629">
        <w:t>34.</w:t>
      </w:r>
      <w:r w:rsidRPr="00E63629">
        <w:tab/>
        <w:t xml:space="preserve">Horiuchi S, Wilmoth JR, Pletcher SD. A decomposition method based on a model of continuous change. Demography. 2008; 45(4):785-801. </w:t>
      </w:r>
    </w:p>
    <w:p w14:paraId="7F644A04" w14:textId="77777777" w:rsidR="00E63629" w:rsidRPr="00E63629" w:rsidRDefault="00E63629" w:rsidP="00E63629">
      <w:pPr>
        <w:pStyle w:val="EndNoteBibliography"/>
      </w:pPr>
      <w:r w:rsidRPr="00E63629">
        <w:t>35.</w:t>
      </w:r>
      <w:r w:rsidRPr="00E63629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37556E93" w14:textId="77777777" w:rsidR="00E63629" w:rsidRPr="00E63629" w:rsidRDefault="00E63629" w:rsidP="00E63629">
      <w:pPr>
        <w:pStyle w:val="EndNoteBibliography"/>
      </w:pPr>
      <w:r w:rsidRPr="00E63629">
        <w:t>36.</w:t>
      </w:r>
      <w:r w:rsidRPr="00E63629">
        <w:tab/>
        <w:t xml:space="preserve">Seligman B, Greenberg G, Tuljapurkar S. Equity and length of lifespan are not the same. Proceedings of the National Academy of Sciences. 2016; 113(30):8420-3. </w:t>
      </w:r>
    </w:p>
    <w:p w14:paraId="5415A2E7" w14:textId="77777777" w:rsidR="00E63629" w:rsidRPr="00E63629" w:rsidRDefault="00E63629" w:rsidP="00E63629">
      <w:pPr>
        <w:pStyle w:val="EndNoteBibliography"/>
      </w:pPr>
      <w:r w:rsidRPr="00E63629">
        <w:t>37.</w:t>
      </w:r>
      <w:r w:rsidRPr="00E63629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3EA6C4F4" w14:textId="77777777" w:rsidR="00E63629" w:rsidRPr="00E63629" w:rsidRDefault="00E63629" w:rsidP="00E63629">
      <w:pPr>
        <w:pStyle w:val="EndNoteBibliography"/>
      </w:pPr>
      <w:r w:rsidRPr="00E63629">
        <w:t>38.</w:t>
      </w:r>
      <w:r w:rsidRPr="00E63629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46271D24" w14:textId="77777777" w:rsidR="00E63629" w:rsidRPr="00E63629" w:rsidRDefault="00E63629" w:rsidP="00E63629">
      <w:pPr>
        <w:pStyle w:val="EndNoteBibliography"/>
      </w:pPr>
      <w:r w:rsidRPr="00E63629">
        <w:t>39.</w:t>
      </w:r>
      <w:r w:rsidRPr="00E63629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5100DBD9" w14:textId="77777777" w:rsidR="00E63629" w:rsidRPr="00E63629" w:rsidRDefault="00E63629" w:rsidP="00E63629">
      <w:pPr>
        <w:pStyle w:val="EndNoteBibliography"/>
      </w:pPr>
      <w:r w:rsidRPr="00E63629">
        <w:t>40.</w:t>
      </w:r>
      <w:r w:rsidRPr="00E63629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3706D23B" w14:textId="77777777" w:rsidR="00E63629" w:rsidRPr="00E63629" w:rsidRDefault="00E63629" w:rsidP="00E63629">
      <w:pPr>
        <w:pStyle w:val="EndNoteBibliography"/>
      </w:pPr>
      <w:r w:rsidRPr="00E63629">
        <w:t>41.</w:t>
      </w:r>
      <w:r w:rsidRPr="00E63629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13701774" w14:textId="77777777" w:rsidR="00E63629" w:rsidRPr="00E63629" w:rsidRDefault="00E63629" w:rsidP="00E63629">
      <w:pPr>
        <w:pStyle w:val="EndNoteBibliography"/>
      </w:pPr>
      <w:r w:rsidRPr="00E63629">
        <w:t>42.</w:t>
      </w:r>
      <w:r w:rsidRPr="00E63629">
        <w:tab/>
        <w:t xml:space="preserve">Wennergren G, Nordstrand K, Alm B, et al. Updated Swedish advice on reducing the risk of sudden infant death syndrome. Acta Paediatrica. 2015; 104(5):444-8. </w:t>
      </w:r>
    </w:p>
    <w:p w14:paraId="6F80B885" w14:textId="64CBC0C5" w:rsidR="00E63629" w:rsidRPr="00E63629" w:rsidRDefault="00E63629" w:rsidP="00E63629">
      <w:pPr>
        <w:pStyle w:val="EndNoteBibliography"/>
      </w:pPr>
      <w:r w:rsidRPr="00E63629">
        <w:t>43.</w:t>
      </w:r>
      <w:r w:rsidRPr="00E63629">
        <w:tab/>
        <w:t xml:space="preserve">Agency) SH. National Cancer Plans. 2018. </w:t>
      </w:r>
      <w:hyperlink r:id="rId16" w:history="1">
        <w:r w:rsidRPr="00E63629">
          <w:rPr>
            <w:rStyle w:val="Hyperlink"/>
          </w:rPr>
          <w:t>https://www.sst.dk</w:t>
        </w:r>
      </w:hyperlink>
      <w:r w:rsidRPr="00E63629">
        <w:t>.</w:t>
      </w:r>
    </w:p>
    <w:p w14:paraId="34D253F5" w14:textId="32B2FC65" w:rsidR="00E63629" w:rsidRPr="00E63629" w:rsidRDefault="00E63629" w:rsidP="00E63629">
      <w:pPr>
        <w:pStyle w:val="EndNoteBibliography"/>
      </w:pPr>
      <w:r w:rsidRPr="00E63629">
        <w:t>44.</w:t>
      </w:r>
      <w:r w:rsidRPr="00E63629">
        <w:tab/>
        <w:t xml:space="preserve">Organization WH. European Health Information Gateway. </w:t>
      </w:r>
      <w:hyperlink r:id="rId17" w:history="1">
        <w:r w:rsidRPr="00E63629">
          <w:rPr>
            <w:rStyle w:val="Hyperlink"/>
          </w:rPr>
          <w:t>https://gateway.euro.who.int/en/indicators/h2020_15-mortality-from-external-causes-males/</w:t>
        </w:r>
      </w:hyperlink>
      <w:r w:rsidRPr="00E63629">
        <w:t>. 2017. Accessed 21/11 2017.</w:t>
      </w:r>
    </w:p>
    <w:p w14:paraId="3EEBA915" w14:textId="77777777" w:rsidR="00E63629" w:rsidRPr="00E63629" w:rsidRDefault="00E63629" w:rsidP="00E63629">
      <w:pPr>
        <w:pStyle w:val="EndNoteBibliography"/>
      </w:pPr>
      <w:r w:rsidRPr="00E63629">
        <w:t>45.</w:t>
      </w:r>
      <w:r w:rsidRPr="00E63629">
        <w:tab/>
        <w:t xml:space="preserve">Titelman D, Oskarsson H, Wahlbeck K, et al. Suicide mortality trends in the Nordic countries 1980–2009. Nordic journal of psychiatry. 2013; 67(6):414-23. </w:t>
      </w:r>
    </w:p>
    <w:p w14:paraId="445A9C3C" w14:textId="77777777" w:rsidR="00E63629" w:rsidRPr="00E63629" w:rsidRDefault="00E63629" w:rsidP="00E63629">
      <w:pPr>
        <w:pStyle w:val="EndNoteBibliography"/>
      </w:pPr>
      <w:r w:rsidRPr="00E63629">
        <w:t>46.</w:t>
      </w:r>
      <w:r w:rsidRPr="00E63629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476D3A19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3039714F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Figure 1. Life expectancy (panel A) and lifespan inequality (panel B) trends from 1960 to </w:t>
      </w:r>
      <w:r w:rsidR="001E2291" w:rsidRPr="00B2566E">
        <w:rPr>
          <w:rFonts w:ascii="Garamond" w:hAnsi="Garamond" w:cs="Times New Roman"/>
          <w:sz w:val="26"/>
          <w:szCs w:val="26"/>
        </w:rPr>
        <w:t>201</w:t>
      </w:r>
      <w:r w:rsidR="001E2291">
        <w:rPr>
          <w:rFonts w:ascii="Garamond" w:hAnsi="Garamond" w:cs="Times New Roman"/>
          <w:sz w:val="26"/>
          <w:szCs w:val="26"/>
        </w:rPr>
        <w:t>4</w:t>
      </w:r>
      <w:r w:rsidR="001E2291" w:rsidRPr="00B2566E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for Denmark</w:t>
      </w:r>
      <w:r w:rsidR="0085330D">
        <w:rPr>
          <w:rFonts w:ascii="Garamond" w:hAnsi="Garamond" w:cs="Times New Roman"/>
          <w:sz w:val="26"/>
          <w:szCs w:val="26"/>
        </w:rPr>
        <w:t xml:space="preserve"> and</w:t>
      </w:r>
      <w:r w:rsidRPr="00B2566E">
        <w:rPr>
          <w:rFonts w:ascii="Garamond" w:hAnsi="Garamond" w:cs="Times New Roman"/>
          <w:sz w:val="26"/>
          <w:szCs w:val="26"/>
        </w:rPr>
        <w:t xml:space="preserve"> Sweden 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931515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e gap with Sweden in CoV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931515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931515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40594AE5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 xml:space="preserve">Note: the sum of percentages </w:t>
            </w:r>
            <w:r w:rsidR="00C065DD">
              <w:rPr>
                <w:rFonts w:ascii="Garamond" w:eastAsia="Times New Roman" w:hAnsi="Garamond" w:cs="Calibri"/>
                <w:color w:val="000000"/>
              </w:rPr>
              <w:t>differs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="00C065DD">
              <w:rPr>
                <w:rFonts w:ascii="Garamond" w:eastAsia="Times New Roman" w:hAnsi="Garamond" w:cs="Calibri"/>
                <w:color w:val="000000"/>
              </w:rPr>
              <w:t xml:space="preserve">from </w:t>
            </w:r>
            <w:r>
              <w:rPr>
                <w:rFonts w:ascii="Garamond" w:eastAsia="Times New Roman" w:hAnsi="Garamond" w:cs="Calibri"/>
                <w:color w:val="000000"/>
              </w:rPr>
              <w:t>100% due to rounding.</w:t>
            </w:r>
          </w:p>
        </w:tc>
      </w:tr>
    </w:tbl>
    <w:p w14:paraId="26A86B4A" w14:textId="36449711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8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2CAB167" w14:textId="77777777" w:rsidR="00A36E0D" w:rsidRDefault="00A36E0D" w:rsidP="008626B5">
      <w:r>
        <w:separator/>
      </w:r>
    </w:p>
  </w:endnote>
  <w:endnote w:type="continuationSeparator" w:id="0">
    <w:p w14:paraId="6FA889BF" w14:textId="77777777" w:rsidR="00A36E0D" w:rsidRDefault="00A36E0D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6065DB7D" w:rsidR="007D00A4" w:rsidRDefault="007D00A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F4A50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6B8FCA3" w14:textId="77777777" w:rsidR="007D00A4" w:rsidRDefault="007D00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81A4AB" w14:textId="77777777" w:rsidR="00A36E0D" w:rsidRDefault="00A36E0D" w:rsidP="008626B5">
      <w:r>
        <w:separator/>
      </w:r>
    </w:p>
  </w:footnote>
  <w:footnote w:type="continuationSeparator" w:id="0">
    <w:p w14:paraId="52FF680A" w14:textId="77777777" w:rsidR="00A36E0D" w:rsidRDefault="00A36E0D" w:rsidP="008626B5">
      <w:r>
        <w:continuationSeparator/>
      </w:r>
    </w:p>
  </w:footnote>
  <w:footnote w:id="1">
    <w:p w14:paraId="322F8585" w14:textId="627A5C90" w:rsidR="007D00A4" w:rsidRPr="00F02AAC" w:rsidRDefault="007D00A4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7D00A4" w:rsidRPr="00F02AAC" w:rsidRDefault="007D00A4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item&gt;152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176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1331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4F9D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03D8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127D"/>
    <w:rsid w:val="00191AA7"/>
    <w:rsid w:val="00193BA5"/>
    <w:rsid w:val="00194EBF"/>
    <w:rsid w:val="00196DF0"/>
    <w:rsid w:val="001A0BB2"/>
    <w:rsid w:val="001A512D"/>
    <w:rsid w:val="001A7FB3"/>
    <w:rsid w:val="001B03CC"/>
    <w:rsid w:val="001B1411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2291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46C98"/>
    <w:rsid w:val="00254055"/>
    <w:rsid w:val="002550BE"/>
    <w:rsid w:val="00256CCC"/>
    <w:rsid w:val="00260829"/>
    <w:rsid w:val="00262C06"/>
    <w:rsid w:val="00265752"/>
    <w:rsid w:val="00267B7B"/>
    <w:rsid w:val="002761C4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B7B0B"/>
    <w:rsid w:val="002C014C"/>
    <w:rsid w:val="002C1147"/>
    <w:rsid w:val="002C12C9"/>
    <w:rsid w:val="002C1384"/>
    <w:rsid w:val="002C55A0"/>
    <w:rsid w:val="002C5B6D"/>
    <w:rsid w:val="002D14CA"/>
    <w:rsid w:val="002D2B18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A50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69D5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87910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069A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9F7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469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E6C4A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05FB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57C0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503E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C28F9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3437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282C"/>
    <w:rsid w:val="00743A5E"/>
    <w:rsid w:val="007452CB"/>
    <w:rsid w:val="00746F91"/>
    <w:rsid w:val="00747667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53F1"/>
    <w:rsid w:val="00776629"/>
    <w:rsid w:val="00776B27"/>
    <w:rsid w:val="00777392"/>
    <w:rsid w:val="0077758E"/>
    <w:rsid w:val="00781EA2"/>
    <w:rsid w:val="00782411"/>
    <w:rsid w:val="00783810"/>
    <w:rsid w:val="00786D8F"/>
    <w:rsid w:val="0079067C"/>
    <w:rsid w:val="00795785"/>
    <w:rsid w:val="0079799A"/>
    <w:rsid w:val="00797EDD"/>
    <w:rsid w:val="007A0AB5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00A4"/>
    <w:rsid w:val="007D1DA6"/>
    <w:rsid w:val="007D3E16"/>
    <w:rsid w:val="007D4970"/>
    <w:rsid w:val="007D5106"/>
    <w:rsid w:val="007D605A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579C"/>
    <w:rsid w:val="0080655A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30D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67843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3672"/>
    <w:rsid w:val="008B50F5"/>
    <w:rsid w:val="008B5ADD"/>
    <w:rsid w:val="008B5B0F"/>
    <w:rsid w:val="008C2CFB"/>
    <w:rsid w:val="008C5F7F"/>
    <w:rsid w:val="008C672A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1EF6"/>
    <w:rsid w:val="0092304D"/>
    <w:rsid w:val="00926C45"/>
    <w:rsid w:val="009304B9"/>
    <w:rsid w:val="00930804"/>
    <w:rsid w:val="0093127D"/>
    <w:rsid w:val="00931515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67F54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2F5F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1C75"/>
    <w:rsid w:val="009F25EB"/>
    <w:rsid w:val="009F4B44"/>
    <w:rsid w:val="00A06C18"/>
    <w:rsid w:val="00A07052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6E0D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5502C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5249"/>
    <w:rsid w:val="00BC763F"/>
    <w:rsid w:val="00BD0F15"/>
    <w:rsid w:val="00BD2AF3"/>
    <w:rsid w:val="00BD4760"/>
    <w:rsid w:val="00BD6793"/>
    <w:rsid w:val="00BD7CF8"/>
    <w:rsid w:val="00BD7FD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5DD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75531"/>
    <w:rsid w:val="00C8691D"/>
    <w:rsid w:val="00C87F13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04E4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CF752A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2E4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2CAD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3629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88E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587E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E633F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576BB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6742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47C6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3AFFA96B-CEF7-4BE3-B9B4-2111DF39A5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hyperlink" Target="https://gateway.euro.who.int/en/indicators/h2020_15-mortality-from-external-causes-males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st.dk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9BD2F97-EAFF-404E-80C8-0BABA29B6D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20</Pages>
  <Words>11550</Words>
  <Characters>65841</Characters>
  <Application>Microsoft Office Word</Application>
  <DocSecurity>0</DocSecurity>
  <Lines>548</Lines>
  <Paragraphs>1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7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7</cp:revision>
  <dcterms:created xsi:type="dcterms:W3CDTF">2018-06-16T09:19:00Z</dcterms:created>
  <dcterms:modified xsi:type="dcterms:W3CDTF">2018-06-19T08:16:00Z</dcterms:modified>
</cp:coreProperties>
</file>